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A04FCA6" w14:textId="77777777" w:rsidR="00E878D2" w:rsidRPr="00373D06" w:rsidRDefault="00E878D2" w:rsidP="00E878D2">
      <w:pPr>
        <w:spacing w:line="480" w:lineRule="auto"/>
        <w:rPr>
          <w:rFonts w:asciiTheme="majorBidi" w:hAnsiTheme="majorBidi" w:cstheme="majorBidi"/>
          <w:b/>
          <w:bCs/>
        </w:rPr>
      </w:pPr>
      <w:r w:rsidRPr="00373D06">
        <w:rPr>
          <w:rFonts w:asciiTheme="majorBidi" w:hAnsiTheme="majorBidi" w:cstheme="majorBidi"/>
          <w:b/>
          <w:bCs/>
        </w:rPr>
        <w:t>Antarctic sea anemone distribution, abundance and relationships with habitat composition, community structure</w:t>
      </w:r>
      <w:r>
        <w:rPr>
          <w:rFonts w:asciiTheme="majorBidi" w:hAnsiTheme="majorBidi" w:cstheme="majorBidi"/>
          <w:b/>
          <w:bCs/>
        </w:rPr>
        <w:t>, and anthropogenic disturbance</w:t>
      </w:r>
    </w:p>
    <w:p w14:paraId="7A04FCA7" w14:textId="77777777" w:rsidR="00E878D2" w:rsidRPr="00373D06" w:rsidRDefault="00E878D2" w:rsidP="00E878D2">
      <w:pPr>
        <w:spacing w:line="480" w:lineRule="auto"/>
        <w:rPr>
          <w:rFonts w:asciiTheme="majorBidi" w:hAnsiTheme="majorBidi" w:cstheme="majorBidi"/>
        </w:rPr>
      </w:pPr>
      <w:r w:rsidRPr="00373D06">
        <w:rPr>
          <w:rFonts w:asciiTheme="majorBidi" w:hAnsiTheme="majorBidi" w:cstheme="majorBidi"/>
        </w:rPr>
        <w:t>Leslie A. Watson*</w:t>
      </w:r>
      <w:r w:rsidRPr="00373D06">
        <w:rPr>
          <w:rFonts w:asciiTheme="majorBidi" w:hAnsiTheme="majorBidi" w:cstheme="majorBidi"/>
          <w:vertAlign w:val="superscript"/>
        </w:rPr>
        <w:t>1</w:t>
      </w:r>
      <w:r w:rsidRPr="00373D06">
        <w:rPr>
          <w:rFonts w:asciiTheme="majorBidi" w:hAnsiTheme="majorBidi" w:cstheme="majorBidi"/>
        </w:rPr>
        <w:t>, Jonathan S Stark</w:t>
      </w:r>
      <w:r w:rsidRPr="00373D06">
        <w:rPr>
          <w:rFonts w:asciiTheme="majorBidi" w:hAnsiTheme="majorBidi" w:cstheme="majorBidi"/>
          <w:vertAlign w:val="superscript"/>
        </w:rPr>
        <w:t>2</w:t>
      </w:r>
      <w:r w:rsidRPr="00373D06">
        <w:rPr>
          <w:rFonts w:asciiTheme="majorBidi" w:hAnsiTheme="majorBidi" w:cstheme="majorBidi"/>
        </w:rPr>
        <w:t>, Glenn Johnstone</w:t>
      </w:r>
      <w:r w:rsidRPr="00373D06">
        <w:rPr>
          <w:rFonts w:asciiTheme="majorBidi" w:hAnsiTheme="majorBidi" w:cstheme="majorBidi"/>
          <w:vertAlign w:val="superscript"/>
        </w:rPr>
        <w:t>2</w:t>
      </w:r>
      <w:r w:rsidRPr="00373D06">
        <w:rPr>
          <w:rFonts w:asciiTheme="majorBidi" w:hAnsiTheme="majorBidi" w:cstheme="majorBidi"/>
        </w:rPr>
        <w:t>, Erik Wapstra</w:t>
      </w:r>
      <w:r w:rsidRPr="00373D06">
        <w:rPr>
          <w:rFonts w:asciiTheme="majorBidi" w:hAnsiTheme="majorBidi" w:cstheme="majorBidi"/>
          <w:vertAlign w:val="superscript"/>
        </w:rPr>
        <w:t xml:space="preserve">1 </w:t>
      </w:r>
      <w:r w:rsidRPr="00373D06">
        <w:rPr>
          <w:rFonts w:asciiTheme="majorBidi" w:hAnsiTheme="majorBidi" w:cstheme="majorBidi"/>
        </w:rPr>
        <w:t>Karen Miller</w:t>
      </w:r>
      <w:r w:rsidRPr="00373D06">
        <w:rPr>
          <w:rFonts w:asciiTheme="majorBidi" w:hAnsiTheme="majorBidi" w:cstheme="majorBidi"/>
          <w:vertAlign w:val="superscript"/>
        </w:rPr>
        <w:t>1,3</w:t>
      </w:r>
    </w:p>
    <w:p w14:paraId="7A04FCA8" w14:textId="77777777" w:rsidR="00E878D2" w:rsidRPr="00373D06" w:rsidRDefault="00E878D2" w:rsidP="00E878D2">
      <w:pPr>
        <w:spacing w:line="480" w:lineRule="auto"/>
        <w:rPr>
          <w:rFonts w:asciiTheme="majorBidi" w:hAnsiTheme="majorBidi" w:cstheme="majorBidi"/>
        </w:rPr>
      </w:pPr>
      <w:r w:rsidRPr="00373D06">
        <w:rPr>
          <w:rFonts w:asciiTheme="majorBidi" w:hAnsiTheme="majorBidi" w:cstheme="majorBidi"/>
          <w:vertAlign w:val="superscript"/>
        </w:rPr>
        <w:t>1</w:t>
      </w:r>
      <w:r w:rsidRPr="00373D06">
        <w:rPr>
          <w:rFonts w:asciiTheme="majorBidi" w:hAnsiTheme="majorBidi" w:cstheme="majorBidi"/>
        </w:rPr>
        <w:t xml:space="preserve">School of </w:t>
      </w:r>
      <w:r>
        <w:rPr>
          <w:rFonts w:asciiTheme="majorBidi" w:hAnsiTheme="majorBidi" w:cstheme="majorBidi"/>
        </w:rPr>
        <w:t>Natural</w:t>
      </w:r>
      <w:r w:rsidRPr="00373D06">
        <w:rPr>
          <w:rFonts w:asciiTheme="majorBidi" w:hAnsiTheme="majorBidi" w:cstheme="majorBidi"/>
        </w:rPr>
        <w:t xml:space="preserve"> Science</w:t>
      </w:r>
      <w:r>
        <w:rPr>
          <w:rFonts w:asciiTheme="majorBidi" w:hAnsiTheme="majorBidi" w:cstheme="majorBidi"/>
        </w:rPr>
        <w:t>s</w:t>
      </w:r>
      <w:r w:rsidRPr="00373D06">
        <w:rPr>
          <w:rFonts w:asciiTheme="majorBidi" w:hAnsiTheme="majorBidi" w:cstheme="majorBidi"/>
        </w:rPr>
        <w:t>, University of Tasmania, Private bag 55, Hobart, Tasmania, 7001 Australia</w:t>
      </w:r>
    </w:p>
    <w:p w14:paraId="7A04FCA9" w14:textId="77777777" w:rsidR="00E878D2" w:rsidRPr="00373D06" w:rsidRDefault="00E878D2" w:rsidP="00E878D2">
      <w:pPr>
        <w:spacing w:line="480" w:lineRule="auto"/>
        <w:rPr>
          <w:rFonts w:asciiTheme="majorBidi" w:hAnsiTheme="majorBidi" w:cstheme="majorBidi"/>
        </w:rPr>
      </w:pPr>
      <w:r w:rsidRPr="00373D06">
        <w:rPr>
          <w:rFonts w:asciiTheme="majorBidi" w:hAnsiTheme="majorBidi" w:cstheme="majorBidi"/>
          <w:vertAlign w:val="superscript"/>
        </w:rPr>
        <w:t>2</w:t>
      </w:r>
      <w:r w:rsidRPr="00373D06">
        <w:rPr>
          <w:rFonts w:asciiTheme="majorBidi" w:hAnsiTheme="majorBidi" w:cstheme="majorBidi"/>
        </w:rPr>
        <w:t>Australian Antarctic Division, 203 Channel Hwy, Kingston, Tasmania, 7050 Australia</w:t>
      </w:r>
    </w:p>
    <w:p w14:paraId="7A04FCAA" w14:textId="77777777" w:rsidR="00E878D2" w:rsidRPr="00373D06" w:rsidRDefault="00E878D2" w:rsidP="00E878D2">
      <w:pPr>
        <w:spacing w:line="480" w:lineRule="auto"/>
        <w:rPr>
          <w:rFonts w:asciiTheme="majorBidi" w:hAnsiTheme="majorBidi" w:cstheme="majorBidi"/>
        </w:rPr>
      </w:pPr>
      <w:r w:rsidRPr="00373D06">
        <w:rPr>
          <w:rFonts w:asciiTheme="majorBidi" w:hAnsiTheme="majorBidi" w:cstheme="majorBidi"/>
          <w:vertAlign w:val="superscript"/>
        </w:rPr>
        <w:t>3</w:t>
      </w:r>
      <w:r w:rsidRPr="00373D06">
        <w:rPr>
          <w:rFonts w:asciiTheme="majorBidi" w:hAnsiTheme="majorBidi" w:cstheme="majorBidi"/>
        </w:rPr>
        <w:t>Australian Institute of Marine Science, 35 Stirling Hwy, Crawley, Western Australia, 6009, Australia</w:t>
      </w:r>
    </w:p>
    <w:p w14:paraId="7A04FCAB" w14:textId="77777777" w:rsidR="00E878D2" w:rsidRPr="00373D06" w:rsidRDefault="00E878D2" w:rsidP="00E878D2">
      <w:pPr>
        <w:spacing w:line="480" w:lineRule="auto"/>
        <w:contextualSpacing/>
        <w:rPr>
          <w:rFonts w:asciiTheme="majorBidi" w:hAnsiTheme="majorBidi" w:cstheme="majorBidi"/>
        </w:rPr>
      </w:pPr>
      <w:r w:rsidRPr="00373D06">
        <w:rPr>
          <w:rFonts w:asciiTheme="majorBidi" w:hAnsiTheme="majorBidi" w:cstheme="majorBidi"/>
        </w:rPr>
        <w:t>*Corresponding author</w:t>
      </w:r>
    </w:p>
    <w:p w14:paraId="7A04FCAC" w14:textId="77777777" w:rsidR="00E878D2" w:rsidRPr="00373D06" w:rsidRDefault="00E878D2" w:rsidP="00E878D2">
      <w:pPr>
        <w:spacing w:line="480" w:lineRule="auto"/>
        <w:contextualSpacing/>
        <w:rPr>
          <w:rFonts w:asciiTheme="majorBidi" w:hAnsiTheme="majorBidi" w:cstheme="majorBidi"/>
        </w:rPr>
      </w:pPr>
      <w:r w:rsidRPr="00373D06">
        <w:rPr>
          <w:rFonts w:asciiTheme="majorBidi" w:hAnsiTheme="majorBidi" w:cstheme="majorBidi"/>
        </w:rPr>
        <w:t>Email: Leslie.Watson@utas.edu.au</w:t>
      </w:r>
    </w:p>
    <w:p w14:paraId="7A04FCAD" w14:textId="77777777" w:rsidR="00E878D2" w:rsidRPr="00373D06" w:rsidRDefault="00E878D2" w:rsidP="00E878D2">
      <w:pPr>
        <w:spacing w:line="480" w:lineRule="auto"/>
        <w:contextualSpacing/>
        <w:rPr>
          <w:rFonts w:asciiTheme="majorBidi" w:hAnsiTheme="majorBidi" w:cstheme="majorBidi"/>
        </w:rPr>
      </w:pPr>
      <w:r w:rsidRPr="00373D06">
        <w:rPr>
          <w:rFonts w:asciiTheme="majorBidi" w:hAnsiTheme="majorBidi" w:cstheme="majorBidi"/>
        </w:rPr>
        <w:t>Phone: +61 4 6654 8719</w:t>
      </w:r>
    </w:p>
    <w:p w14:paraId="7A04FCAE" w14:textId="77777777" w:rsidR="00E878D2" w:rsidRPr="00373D06" w:rsidRDefault="00E878D2" w:rsidP="00E878D2">
      <w:pPr>
        <w:spacing w:line="480" w:lineRule="auto"/>
        <w:contextualSpacing/>
        <w:rPr>
          <w:rFonts w:asciiTheme="majorBidi" w:hAnsiTheme="majorBidi" w:cstheme="majorBidi"/>
        </w:rPr>
      </w:pPr>
      <w:r w:rsidRPr="00373D06">
        <w:rPr>
          <w:rFonts w:asciiTheme="majorBidi" w:hAnsiTheme="majorBidi" w:cstheme="majorBidi"/>
        </w:rPr>
        <w:t>ORCiD - 0000-0002-3391-4533</w:t>
      </w:r>
    </w:p>
    <w:p w14:paraId="7A04FCAF" w14:textId="77777777" w:rsidR="00E878D2" w:rsidRPr="00373D06" w:rsidRDefault="00E878D2" w:rsidP="00E878D2">
      <w:pPr>
        <w:spacing w:line="480" w:lineRule="auto"/>
        <w:contextualSpacing/>
        <w:rPr>
          <w:rFonts w:asciiTheme="majorBidi" w:hAnsiTheme="majorBidi" w:cstheme="majorBidi"/>
        </w:rPr>
      </w:pPr>
    </w:p>
    <w:p w14:paraId="7A04FCB0" w14:textId="77777777" w:rsidR="00E878D2" w:rsidRPr="00373D06" w:rsidRDefault="00E878D2" w:rsidP="00E878D2">
      <w:pPr>
        <w:spacing w:line="480" w:lineRule="auto"/>
        <w:contextualSpacing/>
        <w:rPr>
          <w:rFonts w:asciiTheme="majorBidi" w:hAnsiTheme="majorBidi" w:cstheme="majorBidi"/>
        </w:rPr>
      </w:pPr>
      <w:r w:rsidRPr="00373D06">
        <w:rPr>
          <w:rFonts w:asciiTheme="majorBidi" w:hAnsiTheme="majorBidi" w:cstheme="majorBidi"/>
        </w:rPr>
        <w:t>ORCiD:</w:t>
      </w:r>
    </w:p>
    <w:p w14:paraId="7A04FCB1" w14:textId="77777777" w:rsidR="00E878D2" w:rsidRPr="00373D06" w:rsidRDefault="00E878D2" w:rsidP="00E878D2">
      <w:pPr>
        <w:spacing w:line="480" w:lineRule="auto"/>
        <w:contextualSpacing/>
        <w:rPr>
          <w:rFonts w:asciiTheme="majorBidi" w:hAnsiTheme="majorBidi" w:cstheme="majorBidi"/>
        </w:rPr>
      </w:pPr>
      <w:r w:rsidRPr="00373D06">
        <w:rPr>
          <w:rFonts w:asciiTheme="majorBidi" w:hAnsiTheme="majorBidi" w:cstheme="majorBidi"/>
        </w:rPr>
        <w:t>Jonathan S. Stark - 0000-0002-4268-8072</w:t>
      </w:r>
    </w:p>
    <w:p w14:paraId="7A04FCB2" w14:textId="77777777" w:rsidR="00E878D2" w:rsidRDefault="00E878D2" w:rsidP="00E878D2">
      <w:pPr>
        <w:sectPr w:rsidR="00E878D2" w:rsidSect="00E878D2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  <w:r w:rsidRPr="00373D06">
        <w:rPr>
          <w:rFonts w:asciiTheme="majorBidi" w:hAnsiTheme="majorBidi" w:cstheme="majorBidi"/>
        </w:rPr>
        <w:t>Erik Wapstra - 0000-0002-2050-8026 </w:t>
      </w:r>
    </w:p>
    <w:p w14:paraId="371C68B6" w14:textId="1327EEF5" w:rsidR="00010422" w:rsidRDefault="001320D5" w:rsidP="00234CCA">
      <w:r>
        <w:lastRenderedPageBreak/>
        <w:t>Supplementary Material</w:t>
      </w: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2376"/>
        <w:gridCol w:w="1134"/>
        <w:gridCol w:w="1276"/>
        <w:gridCol w:w="992"/>
        <w:gridCol w:w="2410"/>
        <w:gridCol w:w="1418"/>
        <w:gridCol w:w="1984"/>
        <w:gridCol w:w="1984"/>
      </w:tblGrid>
      <w:tr w:rsidR="00234CCA" w14:paraId="6FA0DC5A" w14:textId="50F62D38" w:rsidTr="00D4361C">
        <w:tc>
          <w:tcPr>
            <w:tcW w:w="13574" w:type="dxa"/>
            <w:gridSpan w:val="8"/>
          </w:tcPr>
          <w:p w14:paraId="0F318EB8" w14:textId="232C155B" w:rsidR="00234CCA" w:rsidRDefault="005E12CD">
            <w:r>
              <w:rPr>
                <w:b/>
                <w:bCs/>
              </w:rPr>
              <w:t xml:space="preserve">Table 1: </w:t>
            </w:r>
            <w:r>
              <w:t>Overlapping e</w:t>
            </w:r>
            <w:r w:rsidR="00B25D43">
              <w:t xml:space="preserve">xternal morphological </w:t>
            </w:r>
            <w:r w:rsidR="00F10553">
              <w:t xml:space="preserve">identifies </w:t>
            </w:r>
            <w:r w:rsidR="0086493D">
              <w:t>used to classify sea an</w:t>
            </w:r>
            <w:r w:rsidR="0048018F">
              <w:t>emones groupings at Casey Station and Davis Station, Antarctica.</w:t>
            </w:r>
          </w:p>
        </w:tc>
      </w:tr>
      <w:tr w:rsidR="00234CCA" w14:paraId="7A04FCBB" w14:textId="3B4F809B" w:rsidTr="00FA33E0">
        <w:tc>
          <w:tcPr>
            <w:tcW w:w="2376" w:type="dxa"/>
          </w:tcPr>
          <w:p w14:paraId="7A04FCB4" w14:textId="77777777" w:rsidR="00234CCA" w:rsidRDefault="00234CCA">
            <w:r>
              <w:t>Species</w:t>
            </w:r>
          </w:p>
        </w:tc>
        <w:tc>
          <w:tcPr>
            <w:tcW w:w="1134" w:type="dxa"/>
          </w:tcPr>
          <w:p w14:paraId="7A04FCB5" w14:textId="77777777" w:rsidR="00234CCA" w:rsidRDefault="00234CCA">
            <w:r>
              <w:t>Tentacle numbers</w:t>
            </w:r>
          </w:p>
        </w:tc>
        <w:tc>
          <w:tcPr>
            <w:tcW w:w="1276" w:type="dxa"/>
          </w:tcPr>
          <w:p w14:paraId="7A04FCB6" w14:textId="77777777" w:rsidR="00234CCA" w:rsidRDefault="00234CCA">
            <w:r>
              <w:t>Tentacle Shape</w:t>
            </w:r>
          </w:p>
        </w:tc>
        <w:tc>
          <w:tcPr>
            <w:tcW w:w="992" w:type="dxa"/>
          </w:tcPr>
          <w:p w14:paraId="7A04FCB7" w14:textId="77777777" w:rsidR="00234CCA" w:rsidRDefault="00234CCA">
            <w:r>
              <w:t>Colour</w:t>
            </w:r>
          </w:p>
        </w:tc>
        <w:tc>
          <w:tcPr>
            <w:tcW w:w="2410" w:type="dxa"/>
          </w:tcPr>
          <w:p w14:paraId="7A04FCB8" w14:textId="77777777" w:rsidR="00234CCA" w:rsidRDefault="00234CCA">
            <w:r>
              <w:t>Size</w:t>
            </w:r>
          </w:p>
        </w:tc>
        <w:tc>
          <w:tcPr>
            <w:tcW w:w="1418" w:type="dxa"/>
          </w:tcPr>
          <w:p w14:paraId="7A04FCB9" w14:textId="77777777" w:rsidR="00234CCA" w:rsidRDefault="00234CCA">
            <w:r>
              <w:t>Depth Range</w:t>
            </w:r>
          </w:p>
        </w:tc>
        <w:tc>
          <w:tcPr>
            <w:tcW w:w="1984" w:type="dxa"/>
          </w:tcPr>
          <w:p w14:paraId="7A04FCBA" w14:textId="77777777" w:rsidR="00234CCA" w:rsidRDefault="00234CCA">
            <w:r>
              <w:t>References</w:t>
            </w:r>
          </w:p>
        </w:tc>
        <w:tc>
          <w:tcPr>
            <w:tcW w:w="1984" w:type="dxa"/>
          </w:tcPr>
          <w:p w14:paraId="7405945F" w14:textId="37804D98" w:rsidR="00060D0E" w:rsidRDefault="00060D0E" w:rsidP="00060D0E">
            <w:r>
              <w:t xml:space="preserve">Sea anemone grouping </w:t>
            </w:r>
          </w:p>
        </w:tc>
      </w:tr>
      <w:tr w:rsidR="00234CCA" w14:paraId="7A04FCC3" w14:textId="6340A0D2" w:rsidTr="00FA33E0">
        <w:tc>
          <w:tcPr>
            <w:tcW w:w="2376" w:type="dxa"/>
          </w:tcPr>
          <w:p w14:paraId="7A04FCBC" w14:textId="77777777" w:rsidR="00234CCA" w:rsidRPr="00010422" w:rsidRDefault="00234CCA">
            <w:pPr>
              <w:rPr>
                <w:i/>
                <w:iCs/>
              </w:rPr>
            </w:pPr>
            <w:r w:rsidRPr="00010422">
              <w:rPr>
                <w:i/>
                <w:iCs/>
              </w:rPr>
              <w:t>Urticinopsis antarctrica</w:t>
            </w:r>
          </w:p>
        </w:tc>
        <w:tc>
          <w:tcPr>
            <w:tcW w:w="1134" w:type="dxa"/>
          </w:tcPr>
          <w:p w14:paraId="7A04FCBD" w14:textId="77777777" w:rsidR="00234CCA" w:rsidRDefault="00234CCA">
            <w:r>
              <w:t>120-800</w:t>
            </w:r>
          </w:p>
        </w:tc>
        <w:tc>
          <w:tcPr>
            <w:tcW w:w="1276" w:type="dxa"/>
          </w:tcPr>
          <w:p w14:paraId="7A04FCBE" w14:textId="77777777" w:rsidR="00234CCA" w:rsidRDefault="00234CCA">
            <w:r>
              <w:t>Short and conical, sometimes rounded at the end</w:t>
            </w:r>
          </w:p>
        </w:tc>
        <w:tc>
          <w:tcPr>
            <w:tcW w:w="992" w:type="dxa"/>
          </w:tcPr>
          <w:p w14:paraId="7A04FCBF" w14:textId="77777777" w:rsidR="00234CCA" w:rsidRDefault="00234CCA">
            <w:r>
              <w:t>Sandy Colour</w:t>
            </w:r>
          </w:p>
        </w:tc>
        <w:tc>
          <w:tcPr>
            <w:tcW w:w="2410" w:type="dxa"/>
          </w:tcPr>
          <w:p w14:paraId="7A04FCC0" w14:textId="77777777" w:rsidR="00234CCA" w:rsidRDefault="00234CCA" w:rsidP="00E878D2">
            <w:r>
              <w:t>Body column = 15 cm</w:t>
            </w:r>
          </w:p>
        </w:tc>
        <w:tc>
          <w:tcPr>
            <w:tcW w:w="1418" w:type="dxa"/>
          </w:tcPr>
          <w:p w14:paraId="7A04FCC1" w14:textId="77777777" w:rsidR="00234CCA" w:rsidRDefault="00234CCA" w:rsidP="00EA6649">
            <w:r>
              <w:t>6-223+m</w:t>
            </w:r>
          </w:p>
        </w:tc>
        <w:tc>
          <w:tcPr>
            <w:tcW w:w="1984" w:type="dxa"/>
          </w:tcPr>
          <w:p w14:paraId="7A04FCC2" w14:textId="77777777" w:rsidR="00234CCA" w:rsidRDefault="00234CCA" w:rsidP="00E878D2">
            <w:r>
              <w:fldChar w:fldCharType="begin"/>
            </w:r>
            <w:r>
              <w:instrText xml:space="preserve"> ADDIN EN.CITE &lt;EndNote&gt;&lt;Cite AuthorYear="1"&gt;&lt;Author&gt;Brueggeman&lt;/Author&gt;&lt;Year&gt;1998&lt;/Year&gt;&lt;RecNum&gt;225&lt;/RecNum&gt;&lt;DisplayText&gt;Brueggeman (1998)&lt;/DisplayText&gt;&lt;record&gt;&lt;rec-number&gt;225&lt;/rec-number&gt;&lt;foreign-keys&gt;&lt;key app="EN" db-id="zsze92zf2at2s8evxfgppe0hpdddfapzdxd9" timestamp="1350785630"&gt;225&lt;/key&gt;&lt;/foreign-keys&gt;&lt;ref-type name="Pamphlet"&gt;24&lt;/ref-type&gt;&lt;contributors&gt;&lt;authors&gt;&lt;author&gt;Peter Brueggeman&lt;/author&gt;&lt;/authors&gt;&lt;/contributors&gt;&lt;titles&gt;&lt;title&gt;Cnidaria – Anthozoa: anemones, soft coral: Underwater field guide to Ross Island &amp;amp; McMurdo Sound, Antarctica&lt;/title&gt;&lt;/titles&gt;&lt;dates&gt;&lt;year&gt;1998&lt;/year&gt;&lt;/dates&gt;&lt;publisher&gt;The National Science Foundation&lt;/publisher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Brueggeman (1998)</w:t>
            </w:r>
            <w:r>
              <w:fldChar w:fldCharType="end"/>
            </w:r>
          </w:p>
        </w:tc>
        <w:tc>
          <w:tcPr>
            <w:tcW w:w="1984" w:type="dxa"/>
          </w:tcPr>
          <w:p w14:paraId="41667BB8" w14:textId="678E7447" w:rsidR="00234CCA" w:rsidRDefault="00060D0E" w:rsidP="00E878D2">
            <w:r>
              <w:t>Peach sea anemones</w:t>
            </w:r>
          </w:p>
        </w:tc>
      </w:tr>
      <w:tr w:rsidR="00234CCA" w14:paraId="7A04FCCB" w14:textId="69B25832" w:rsidTr="00FA33E0">
        <w:tc>
          <w:tcPr>
            <w:tcW w:w="2376" w:type="dxa"/>
          </w:tcPr>
          <w:p w14:paraId="7A04FCC4" w14:textId="77777777" w:rsidR="00234CCA" w:rsidRPr="00010422" w:rsidRDefault="00234CCA">
            <w:pPr>
              <w:rPr>
                <w:i/>
                <w:iCs/>
              </w:rPr>
            </w:pPr>
            <w:r w:rsidRPr="00010422">
              <w:rPr>
                <w:i/>
                <w:iCs/>
              </w:rPr>
              <w:t>Isotealia antarctica</w:t>
            </w:r>
          </w:p>
        </w:tc>
        <w:tc>
          <w:tcPr>
            <w:tcW w:w="1134" w:type="dxa"/>
          </w:tcPr>
          <w:p w14:paraId="7A04FCC5" w14:textId="77777777" w:rsidR="00234CCA" w:rsidRDefault="00234CCA">
            <w:r>
              <w:rPr>
                <w:sz w:val="23"/>
                <w:szCs w:val="23"/>
              </w:rPr>
              <w:t>168-192</w:t>
            </w:r>
          </w:p>
        </w:tc>
        <w:tc>
          <w:tcPr>
            <w:tcW w:w="1276" w:type="dxa"/>
          </w:tcPr>
          <w:p w14:paraId="7A04FCC6" w14:textId="77777777" w:rsidR="00234CCA" w:rsidRDefault="00234CCA" w:rsidP="001320D5">
            <w:pPr>
              <w:jc w:val="center"/>
            </w:pPr>
            <w:r>
              <w:t>Blunt and conical</w:t>
            </w:r>
          </w:p>
        </w:tc>
        <w:tc>
          <w:tcPr>
            <w:tcW w:w="992" w:type="dxa"/>
          </w:tcPr>
          <w:p w14:paraId="7A04FCC7" w14:textId="77777777" w:rsidR="00234CCA" w:rsidRDefault="00234CCA" w:rsidP="001320D5">
            <w:pPr>
              <w:jc w:val="center"/>
            </w:pPr>
            <w:r>
              <w:t>Brown-violet or salmon</w:t>
            </w:r>
          </w:p>
        </w:tc>
        <w:tc>
          <w:tcPr>
            <w:tcW w:w="2410" w:type="dxa"/>
          </w:tcPr>
          <w:p w14:paraId="7A04FCC8" w14:textId="77777777" w:rsidR="00234CCA" w:rsidRDefault="00234CCA">
            <w:r>
              <w:t>Pedal disc = 2-3cm</w:t>
            </w:r>
          </w:p>
        </w:tc>
        <w:tc>
          <w:tcPr>
            <w:tcW w:w="1418" w:type="dxa"/>
          </w:tcPr>
          <w:p w14:paraId="7A04FCC9" w14:textId="77777777" w:rsidR="00234CCA" w:rsidRDefault="00234CCA">
            <w:r>
              <w:t>15-600m</w:t>
            </w:r>
          </w:p>
        </w:tc>
        <w:tc>
          <w:tcPr>
            <w:tcW w:w="1984" w:type="dxa"/>
          </w:tcPr>
          <w:p w14:paraId="7A04FCCA" w14:textId="77777777" w:rsidR="00234CCA" w:rsidRDefault="00234CCA" w:rsidP="00E878D2">
            <w:r>
              <w:fldChar w:fldCharType="begin"/>
            </w:r>
            <w:r>
              <w:instrText xml:space="preserve"> ADDIN EN.CITE &lt;EndNote&gt;&lt;Cite AuthorYear="1"&gt;&lt;Author&gt;Brueggeman&lt;/Author&gt;&lt;Year&gt;1998&lt;/Year&gt;&lt;RecNum&gt;225&lt;/RecNum&gt;&lt;DisplayText&gt;Brueggeman (1998)&lt;/DisplayText&gt;&lt;record&gt;&lt;rec-number&gt;225&lt;/rec-number&gt;&lt;foreign-keys&gt;&lt;key app="EN" db-id="zsze92zf2at2s8evxfgppe0hpdddfapzdxd9" timestamp="1350785630"&gt;225&lt;/key&gt;&lt;/foreign-keys&gt;&lt;ref-type name="Pamphlet"&gt;24&lt;/ref-type&gt;&lt;contributors&gt;&lt;authors&gt;&lt;author&gt;Peter Brueggeman&lt;/author&gt;&lt;/authors&gt;&lt;/contributors&gt;&lt;titles&gt;&lt;title&gt;Cnidaria – Anthozoa: anemones, soft coral: Underwater field guide to Ross Island &amp;amp; McMurdo Sound, Antarctica&lt;/title&gt;&lt;/titles&gt;&lt;dates&gt;&lt;year&gt;1998&lt;/year&gt;&lt;/dates&gt;&lt;publisher&gt;The National Science Foundation&lt;/publisher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Brueggeman (1998)</w:t>
            </w:r>
            <w:r>
              <w:fldChar w:fldCharType="end"/>
            </w:r>
          </w:p>
        </w:tc>
        <w:tc>
          <w:tcPr>
            <w:tcW w:w="1984" w:type="dxa"/>
          </w:tcPr>
          <w:p w14:paraId="79EE71DE" w14:textId="1F25E209" w:rsidR="00234CCA" w:rsidRDefault="00060D0E" w:rsidP="00E878D2">
            <w:r>
              <w:t>Peach sea anemones</w:t>
            </w:r>
          </w:p>
        </w:tc>
      </w:tr>
      <w:tr w:rsidR="00234CCA" w14:paraId="7A04FCD3" w14:textId="35EBEF03" w:rsidTr="00FA33E0">
        <w:tc>
          <w:tcPr>
            <w:tcW w:w="2376" w:type="dxa"/>
          </w:tcPr>
          <w:p w14:paraId="7A04FCCC" w14:textId="77777777" w:rsidR="00234CCA" w:rsidRPr="00010422" w:rsidRDefault="00234CCA">
            <w:pPr>
              <w:rPr>
                <w:i/>
                <w:iCs/>
              </w:rPr>
            </w:pPr>
            <w:r w:rsidRPr="00010422">
              <w:rPr>
                <w:i/>
                <w:iCs/>
              </w:rPr>
              <w:t>Glyphoperidium bursa</w:t>
            </w:r>
          </w:p>
        </w:tc>
        <w:tc>
          <w:tcPr>
            <w:tcW w:w="1134" w:type="dxa"/>
          </w:tcPr>
          <w:p w14:paraId="7A04FCCD" w14:textId="77777777" w:rsidR="00234CCA" w:rsidRDefault="00234CCA">
            <w:r>
              <w:t>338-551</w:t>
            </w:r>
          </w:p>
        </w:tc>
        <w:tc>
          <w:tcPr>
            <w:tcW w:w="1276" w:type="dxa"/>
          </w:tcPr>
          <w:p w14:paraId="7A04FCCE" w14:textId="77777777" w:rsidR="00234CCA" w:rsidRDefault="00234CCA">
            <w:r>
              <w:t>Long, and flexible</w:t>
            </w:r>
          </w:p>
        </w:tc>
        <w:tc>
          <w:tcPr>
            <w:tcW w:w="992" w:type="dxa"/>
          </w:tcPr>
          <w:p w14:paraId="7A04FCCF" w14:textId="77777777" w:rsidR="00234CCA" w:rsidRDefault="00234CCA">
            <w:r>
              <w:t>red</w:t>
            </w:r>
          </w:p>
        </w:tc>
        <w:tc>
          <w:tcPr>
            <w:tcW w:w="2410" w:type="dxa"/>
          </w:tcPr>
          <w:p w14:paraId="7A04FCD0" w14:textId="77777777" w:rsidR="00234CCA" w:rsidRDefault="00234CCA" w:rsidP="00307958">
            <w:r>
              <w:t>Body column = 0.7-4cm</w:t>
            </w:r>
          </w:p>
        </w:tc>
        <w:tc>
          <w:tcPr>
            <w:tcW w:w="1418" w:type="dxa"/>
          </w:tcPr>
          <w:p w14:paraId="7A04FCD1" w14:textId="77777777" w:rsidR="00234CCA" w:rsidRDefault="00234CCA">
            <w:r>
              <w:t>9-</w:t>
            </w:r>
            <w:r w:rsidRPr="005D22DD">
              <w:t>400 m</w:t>
            </w:r>
          </w:p>
        </w:tc>
        <w:tc>
          <w:tcPr>
            <w:tcW w:w="1984" w:type="dxa"/>
          </w:tcPr>
          <w:p w14:paraId="7A04FCD2" w14:textId="77777777" w:rsidR="00234CCA" w:rsidRDefault="00234CCA" w:rsidP="00E878D2">
            <w:r>
              <w:fldChar w:fldCharType="begin"/>
            </w:r>
            <w:r>
              <w:instrText xml:space="preserve"> ADDIN EN.CITE &lt;EndNote&gt;&lt;Cite AuthorYear="1"&gt;&lt;Author&gt;Sanamyan&lt;/Author&gt;&lt;Year&gt;2015&lt;/Year&gt;&lt;RecNum&gt;808&lt;/RecNum&gt;&lt;DisplayText&gt;Sanamyan&lt;style face="italic"&gt; et al.&lt;/style&gt; (2015)&lt;/DisplayText&gt;&lt;record&gt;&lt;rec-number&gt;808&lt;/rec-number&gt;&lt;foreign-keys&gt;&lt;key app="EN" db-id="zsze92zf2at2s8evxfgppe0hpdddfapzdxd9" timestamp="1566386797"&gt;808&lt;/key&gt;&lt;/foreign-keys&gt;&lt;ref-type name="Journal Article"&gt;17&lt;/ref-type&gt;&lt;contributors&gt;&lt;authors&gt;&lt;author&gt;NP Sanamyan&lt;/author&gt;&lt;author&gt;KE Sanamyan&lt;/author&gt;&lt;author&gt;D Schories&lt;/author&gt;&lt;/authors&gt;&lt;/contributors&gt;&lt;titles&gt;&lt;title&gt;Shallow water Actiniaria and Corallimorpharia (Cnidaria: Anthozoa) from King George Island, Antarctica&lt;/title&gt;&lt;secondary-title&gt;Invertebrate Zoology&lt;/secondary-title&gt;&lt;/titles&gt;&lt;periodical&gt;&lt;full-title&gt;Invertebrate Zoology&lt;/full-title&gt;&lt;/periodical&gt;&lt;pages&gt;1-51&lt;/pages&gt;&lt;volume&gt;12&lt;/volume&gt;&lt;number&gt;1&lt;/number&gt;&lt;dates&gt;&lt;year&gt;2015&lt;/year&gt;&lt;/dates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Sanamyan</w:t>
            </w:r>
            <w:r w:rsidRPr="00E878D2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(2015)</w:t>
            </w:r>
            <w:r>
              <w:fldChar w:fldCharType="end"/>
            </w:r>
          </w:p>
        </w:tc>
        <w:tc>
          <w:tcPr>
            <w:tcW w:w="1984" w:type="dxa"/>
          </w:tcPr>
          <w:p w14:paraId="373D1D3B" w14:textId="0B5D35BC" w:rsidR="00234CCA" w:rsidRDefault="00060D0E" w:rsidP="00E878D2">
            <w:r>
              <w:t>Peach sea anemones</w:t>
            </w:r>
          </w:p>
        </w:tc>
      </w:tr>
      <w:tr w:rsidR="00234CCA" w14:paraId="7A04FCDB" w14:textId="2DBF83F3" w:rsidTr="00FA33E0">
        <w:tc>
          <w:tcPr>
            <w:tcW w:w="2376" w:type="dxa"/>
          </w:tcPr>
          <w:p w14:paraId="7A04FCD4" w14:textId="77777777" w:rsidR="00234CCA" w:rsidRPr="00010422" w:rsidRDefault="00234CCA">
            <w:pPr>
              <w:rPr>
                <w:i/>
                <w:iCs/>
              </w:rPr>
            </w:pPr>
            <w:r w:rsidRPr="00010422">
              <w:rPr>
                <w:i/>
                <w:iCs/>
              </w:rPr>
              <w:t>Stomphia Selaginella</w:t>
            </w:r>
          </w:p>
        </w:tc>
        <w:tc>
          <w:tcPr>
            <w:tcW w:w="1134" w:type="dxa"/>
          </w:tcPr>
          <w:p w14:paraId="7A04FCD5" w14:textId="77777777" w:rsidR="00234CCA" w:rsidRDefault="00234CCA">
            <w:r>
              <w:t>64-68</w:t>
            </w:r>
          </w:p>
        </w:tc>
        <w:tc>
          <w:tcPr>
            <w:tcW w:w="1276" w:type="dxa"/>
          </w:tcPr>
          <w:p w14:paraId="7A04FCD6" w14:textId="77777777" w:rsidR="00234CCA" w:rsidRDefault="00234CCA">
            <w:r>
              <w:t>Stout, conical, pointed</w:t>
            </w:r>
          </w:p>
        </w:tc>
        <w:tc>
          <w:tcPr>
            <w:tcW w:w="992" w:type="dxa"/>
          </w:tcPr>
          <w:p w14:paraId="7A04FCD7" w14:textId="77777777" w:rsidR="00234CCA" w:rsidRDefault="00234CCA">
            <w:r>
              <w:t>Marbled orange and white</w:t>
            </w:r>
          </w:p>
        </w:tc>
        <w:tc>
          <w:tcPr>
            <w:tcW w:w="2410" w:type="dxa"/>
          </w:tcPr>
          <w:p w14:paraId="7A04FCD8" w14:textId="77777777" w:rsidR="00234CCA" w:rsidRDefault="00234CCA">
            <w:r>
              <w:t>Body column = 3-4cm</w:t>
            </w:r>
          </w:p>
        </w:tc>
        <w:tc>
          <w:tcPr>
            <w:tcW w:w="1418" w:type="dxa"/>
          </w:tcPr>
          <w:p w14:paraId="7A04FCD9" w14:textId="77777777" w:rsidR="00234CCA" w:rsidRPr="005D22DD" w:rsidRDefault="00234CCA">
            <w:r>
              <w:t>25-1674m</w:t>
            </w:r>
          </w:p>
        </w:tc>
        <w:tc>
          <w:tcPr>
            <w:tcW w:w="1984" w:type="dxa"/>
          </w:tcPr>
          <w:p w14:paraId="7A04FCDA" w14:textId="77777777" w:rsidR="00234CCA" w:rsidRDefault="00234CCA" w:rsidP="00E878D2">
            <w:r>
              <w:fldChar w:fldCharType="begin"/>
            </w:r>
            <w:r>
              <w:instrText xml:space="preserve"> ADDIN EN.CITE &lt;EndNote&gt;&lt;Cite AuthorYear="1"&gt;&lt;Author&gt;Sanamyan&lt;/Author&gt;&lt;Year&gt;2015&lt;/Year&gt;&lt;RecNum&gt;808&lt;/RecNum&gt;&lt;DisplayText&gt;Sanamyan&lt;style face="italic"&gt; et al.&lt;/style&gt; (2015)&lt;/DisplayText&gt;&lt;record&gt;&lt;rec-number&gt;808&lt;/rec-number&gt;&lt;foreign-keys&gt;&lt;key app="EN" db-id="zsze92zf2at2s8evxfgppe0hpdddfapzdxd9" timestamp="1566386797"&gt;808&lt;/key&gt;&lt;/foreign-keys&gt;&lt;ref-type name="Journal Article"&gt;17&lt;/ref-type&gt;&lt;contributors&gt;&lt;authors&gt;&lt;author&gt;NP Sanamyan&lt;/author&gt;&lt;author&gt;KE Sanamyan&lt;/author&gt;&lt;author&gt;D Schories&lt;/author&gt;&lt;/authors&gt;&lt;/contributors&gt;&lt;titles&gt;&lt;title&gt;Shallow water Actiniaria and Corallimorpharia (Cnidaria: Anthozoa) from King George Island, Antarctica&lt;/title&gt;&lt;secondary-title&gt;Invertebrate Zoology&lt;/secondary-title&gt;&lt;/titles&gt;&lt;periodical&gt;&lt;full-title&gt;Invertebrate Zoology&lt;/full-title&gt;&lt;/periodical&gt;&lt;pages&gt;1-51&lt;/pages&gt;&lt;volume&gt;12&lt;/volume&gt;&lt;number&gt;1&lt;/number&gt;&lt;dates&gt;&lt;year&gt;2015&lt;/year&gt;&lt;/dates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Sanamyan</w:t>
            </w:r>
            <w:r w:rsidRPr="00E878D2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(2015)</w:t>
            </w:r>
            <w:r>
              <w:fldChar w:fldCharType="end"/>
            </w:r>
          </w:p>
        </w:tc>
        <w:tc>
          <w:tcPr>
            <w:tcW w:w="1984" w:type="dxa"/>
          </w:tcPr>
          <w:p w14:paraId="2735D8B8" w14:textId="1C5047FD" w:rsidR="00234CCA" w:rsidRDefault="00060D0E" w:rsidP="00E878D2">
            <w:r>
              <w:t>Mar</w:t>
            </w:r>
            <w:r w:rsidR="00D72248">
              <w:t>bled sea anemones</w:t>
            </w:r>
          </w:p>
        </w:tc>
      </w:tr>
      <w:tr w:rsidR="00234CCA" w14:paraId="7A04FCE4" w14:textId="4599ECB3" w:rsidTr="00FA33E0">
        <w:tc>
          <w:tcPr>
            <w:tcW w:w="2376" w:type="dxa"/>
          </w:tcPr>
          <w:p w14:paraId="7A04FCDC" w14:textId="77777777" w:rsidR="00234CCA" w:rsidRPr="00010422" w:rsidRDefault="00234CCA">
            <w:pPr>
              <w:rPr>
                <w:i/>
                <w:iCs/>
              </w:rPr>
            </w:pPr>
            <w:r w:rsidRPr="00010422">
              <w:rPr>
                <w:i/>
                <w:iCs/>
              </w:rPr>
              <w:t>Hormosoma scotti</w:t>
            </w:r>
          </w:p>
        </w:tc>
        <w:tc>
          <w:tcPr>
            <w:tcW w:w="1134" w:type="dxa"/>
          </w:tcPr>
          <w:p w14:paraId="7A04FCDD" w14:textId="77777777" w:rsidR="00234CCA" w:rsidRDefault="00234CCA">
            <w:r>
              <w:t>48  (juvenile)</w:t>
            </w:r>
          </w:p>
        </w:tc>
        <w:tc>
          <w:tcPr>
            <w:tcW w:w="1276" w:type="dxa"/>
          </w:tcPr>
          <w:p w14:paraId="7A04FCDE" w14:textId="77777777" w:rsidR="00234CCA" w:rsidRDefault="00234CCA">
            <w:r>
              <w:t>long, tapering, pointed</w:t>
            </w:r>
          </w:p>
        </w:tc>
        <w:tc>
          <w:tcPr>
            <w:tcW w:w="992" w:type="dxa"/>
          </w:tcPr>
          <w:p w14:paraId="7A04FCDF" w14:textId="77777777" w:rsidR="00234CCA" w:rsidRDefault="00234CCA">
            <w:r>
              <w:t>Marbled orange and white</w:t>
            </w:r>
          </w:p>
        </w:tc>
        <w:tc>
          <w:tcPr>
            <w:tcW w:w="2410" w:type="dxa"/>
          </w:tcPr>
          <w:p w14:paraId="7A04FCE0" w14:textId="77777777" w:rsidR="00234CCA" w:rsidRDefault="00234CCA">
            <w:r>
              <w:t>Body column = 2.7cm</w:t>
            </w:r>
          </w:p>
          <w:p w14:paraId="7A04FCE1" w14:textId="77777777" w:rsidR="00234CCA" w:rsidRDefault="00234CCA">
            <w:r>
              <w:t>Basal disc = 8 cm</w:t>
            </w:r>
          </w:p>
        </w:tc>
        <w:tc>
          <w:tcPr>
            <w:tcW w:w="1418" w:type="dxa"/>
          </w:tcPr>
          <w:p w14:paraId="7A04FCE2" w14:textId="77777777" w:rsidR="00234CCA" w:rsidRDefault="00234CCA">
            <w:r w:rsidRPr="00AA449F">
              <w:t>16 - 769 m</w:t>
            </w:r>
          </w:p>
        </w:tc>
        <w:tc>
          <w:tcPr>
            <w:tcW w:w="1984" w:type="dxa"/>
          </w:tcPr>
          <w:p w14:paraId="7A04FCE3" w14:textId="77777777" w:rsidR="00234CCA" w:rsidRDefault="00234CCA" w:rsidP="00E878D2">
            <w:r>
              <w:fldChar w:fldCharType="begin"/>
            </w:r>
            <w:r>
              <w:instrText xml:space="preserve"> ADDIN EN.CITE &lt;EndNote&gt;&lt;Cite AuthorYear="1"&gt;&lt;Author&gt;Sanamyan&lt;/Author&gt;&lt;Year&gt;2015&lt;/Year&gt;&lt;RecNum&gt;808&lt;/RecNum&gt;&lt;DisplayText&gt;Sanamyan&lt;style face="italic"&gt; et al.&lt;/style&gt; (2015)&lt;/DisplayText&gt;&lt;record&gt;&lt;rec-number&gt;808&lt;/rec-number&gt;&lt;foreign-keys&gt;&lt;key app="EN" db-id="zsze92zf2at2s8evxfgppe0hpdddfapzdxd9" timestamp="1566386797"&gt;808&lt;/key&gt;&lt;/foreign-keys&gt;&lt;ref-type name="Journal Article"&gt;17&lt;/ref-type&gt;&lt;contributors&gt;&lt;authors&gt;&lt;author&gt;NP Sanamyan&lt;/author&gt;&lt;author&gt;KE Sanamyan&lt;/author&gt;&lt;author&gt;D Schories&lt;/author&gt;&lt;/authors&gt;&lt;/contributors&gt;&lt;titles&gt;&lt;title&gt;Shallow water Actiniaria and Corallimorpharia (Cnidaria: Anthozoa) from King George Island, Antarctica&lt;/title&gt;&lt;secondary-title&gt;Invertebrate Zoology&lt;/secondary-title&gt;&lt;/titles&gt;&lt;periodical&gt;&lt;full-title&gt;Invertebrate Zoology&lt;/full-title&gt;&lt;/periodical&gt;&lt;pages&gt;1-51&lt;/pages&gt;&lt;volume&gt;12&lt;/volume&gt;&lt;number&gt;1&lt;/number&gt;&lt;dates&gt;&lt;year&gt;2015&lt;/year&gt;&lt;/dates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Sanamyan</w:t>
            </w:r>
            <w:r w:rsidRPr="00E878D2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(2015)</w:t>
            </w:r>
            <w:r>
              <w:fldChar w:fldCharType="end"/>
            </w:r>
          </w:p>
        </w:tc>
        <w:tc>
          <w:tcPr>
            <w:tcW w:w="1984" w:type="dxa"/>
          </w:tcPr>
          <w:p w14:paraId="3D1A5862" w14:textId="13B738D6" w:rsidR="00234CCA" w:rsidRDefault="00D72248" w:rsidP="00E878D2">
            <w:r>
              <w:t>Marbled sea anemones</w:t>
            </w:r>
          </w:p>
        </w:tc>
      </w:tr>
    </w:tbl>
    <w:p w14:paraId="7A04FCE6" w14:textId="77777777" w:rsidR="00E878D2" w:rsidRDefault="00E878D2"/>
    <w:p w14:paraId="7A04FCE7" w14:textId="77777777" w:rsidR="00E878D2" w:rsidRPr="00E878D2" w:rsidRDefault="00E878D2" w:rsidP="00E878D2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E878D2">
        <w:rPr>
          <w:smallCaps/>
        </w:rPr>
        <w:t>Brueggeman, P.</w:t>
      </w:r>
      <w:r w:rsidRPr="00E878D2">
        <w:t xml:space="preserve"> 1998. Cnidaria – Anthozoa: anemones, soft coral: Underwater field guide to Ross Island &amp; McMurdo Sound, Antarctica. The National Science Foundation.</w:t>
      </w:r>
    </w:p>
    <w:p w14:paraId="7A04FCE8" w14:textId="77777777" w:rsidR="00E878D2" w:rsidRPr="00E878D2" w:rsidRDefault="00E878D2" w:rsidP="00E878D2">
      <w:pPr>
        <w:pStyle w:val="EndNoteBibliography"/>
      </w:pPr>
      <w:r w:rsidRPr="00E878D2">
        <w:rPr>
          <w:smallCaps/>
        </w:rPr>
        <w:t>Sanamyan, N., Sanamyan, K. &amp; Schories, D.</w:t>
      </w:r>
      <w:r w:rsidRPr="00E878D2">
        <w:t xml:space="preserve"> 2015. Shallow water Actiniaria and Corallimorpharia (Cnidaria: Anthozoa) from King George Island, Antarctica. </w:t>
      </w:r>
      <w:r w:rsidRPr="00E878D2">
        <w:rPr>
          <w:i/>
        </w:rPr>
        <w:t>Invertebrate Zoology,</w:t>
      </w:r>
      <w:r w:rsidRPr="00E878D2">
        <w:t xml:space="preserve"> </w:t>
      </w:r>
      <w:r w:rsidRPr="00E878D2">
        <w:rPr>
          <w:b/>
        </w:rPr>
        <w:t>1</w:t>
      </w:r>
      <w:bookmarkStart w:id="0" w:name="_GoBack"/>
      <w:bookmarkEnd w:id="0"/>
      <w:r w:rsidRPr="00E878D2">
        <w:rPr>
          <w:b/>
        </w:rPr>
        <w:t>2</w:t>
      </w:r>
      <w:r w:rsidRPr="00E878D2">
        <w:t>, 1-51.</w:t>
      </w:r>
    </w:p>
    <w:p w14:paraId="7A04FCE9" w14:textId="77777777" w:rsidR="001320D5" w:rsidRDefault="00E878D2" w:rsidP="00E878D2">
      <w:r>
        <w:fldChar w:fldCharType="end"/>
      </w:r>
    </w:p>
    <w:p w14:paraId="72202782" w14:textId="77777777" w:rsidR="005E12CD" w:rsidRDefault="005E12CD" w:rsidP="005E12CD">
      <w:pPr>
        <w:sectPr w:rsidR="005E12CD" w:rsidSect="00EA6649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</w:p>
    <w:p w14:paraId="75C63509" w14:textId="34E7EC7D" w:rsidR="049BBAFC" w:rsidRDefault="005E12CD" w:rsidP="005E12CD">
      <w:pPr>
        <w:rPr>
          <w:noProof/>
        </w:rPr>
      </w:pPr>
      <w:r>
        <w:rPr>
          <w:noProof/>
        </w:rPr>
        <w:lastRenderedPageBreak/>
        <w:t>Sample photoquadrate images of peach sea anemone group and marbled sea anemone group.</w:t>
      </w:r>
    </w:p>
    <w:p w14:paraId="2D266470" w14:textId="04C1D4E5" w:rsidR="005E12CD" w:rsidRDefault="005E12CD" w:rsidP="005E12CD">
      <w:r>
        <w:rPr>
          <w:noProof/>
        </w:rPr>
        <w:drawing>
          <wp:inline distT="0" distB="0" distL="0" distR="0" wp14:anchorId="0A0E36BC" wp14:editId="5E568BC8">
            <wp:extent cx="2381250" cy="3489201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BB2 boulders A Q3_654.jpg"/>
                    <pic:cNvPicPr/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378891" cy="34857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3D6E6B" w14:textId="333255F3" w:rsidR="005E12CD" w:rsidRDefault="005E12CD" w:rsidP="005E12CD">
      <w:r w:rsidRPr="005E12CD">
        <w:rPr>
          <w:b/>
          <w:bCs/>
        </w:rPr>
        <w:t>Figure 1:</w:t>
      </w:r>
      <w:r>
        <w:t xml:space="preserve"> Peach sea anemone from Casey Station. </w:t>
      </w:r>
    </w:p>
    <w:p w14:paraId="04831110" w14:textId="1459D300" w:rsidR="005E12CD" w:rsidRDefault="005E12CD" w:rsidP="005E12CD">
      <w:r>
        <w:rPr>
          <w:noProof/>
        </w:rPr>
        <w:drawing>
          <wp:inline distT="0" distB="0" distL="0" distR="0" wp14:anchorId="07D2D660" wp14:editId="3FC47968">
            <wp:extent cx="3659672" cy="2743200"/>
            <wp:effectExtent l="0" t="0" r="0" b="0"/>
            <wp:docPr id="3" name="Picture 3" descr="C:\Users\watsonl\Documents\Data\photo Data\Data\Davis 09-10\Davis 09_10 ANALYSED photoquadrats\STP 15C\STP15C_55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watsonl\Documents\Data\photo Data\Data\Davis 09-10\Davis 09_10 ANALYSED photoquadrats\STP 15C\STP15C_55.jpg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68066" cy="274949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F7270AF" w14:textId="2C96A724" w:rsidR="005E12CD" w:rsidRPr="005E12CD" w:rsidRDefault="005E12CD" w:rsidP="005E12CD">
      <w:r>
        <w:rPr>
          <w:b/>
          <w:bCs/>
        </w:rPr>
        <w:t xml:space="preserve">Figure 2: </w:t>
      </w:r>
      <w:r w:rsidRPr="005E12CD">
        <w:t>Marbled sea anemone at Davis station</w:t>
      </w:r>
      <w:r>
        <w:t>.</w:t>
      </w:r>
    </w:p>
    <w:sectPr w:rsidR="005E12CD" w:rsidRPr="005E12CD" w:rsidSect="005E12CD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70"/>
  <w:defaultTabStop w:val="720"/>
  <w:characterSpacingControl w:val="doNotCompress"/>
  <w:compat>
    <w:applyBreakingRules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ntarctic_Scienc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sze92zf2at2s8evxfgppe0hpdddfapzdxd9&quot;&gt;My EndNote Library&lt;record-ids&gt;&lt;item&gt;225&lt;/item&gt;&lt;item&gt;808&lt;/item&gt;&lt;/record-ids&gt;&lt;/item&gt;&lt;/Libraries&gt;"/>
  </w:docVars>
  <w:rsids>
    <w:rsidRoot w:val="001320D5"/>
    <w:rsid w:val="00010422"/>
    <w:rsid w:val="00060D0E"/>
    <w:rsid w:val="001320D5"/>
    <w:rsid w:val="00234CCA"/>
    <w:rsid w:val="002C4770"/>
    <w:rsid w:val="00307958"/>
    <w:rsid w:val="003A66FB"/>
    <w:rsid w:val="0048018F"/>
    <w:rsid w:val="005D22DD"/>
    <w:rsid w:val="005E12CD"/>
    <w:rsid w:val="0086493D"/>
    <w:rsid w:val="008F49C3"/>
    <w:rsid w:val="00AA449F"/>
    <w:rsid w:val="00B25D43"/>
    <w:rsid w:val="00D72248"/>
    <w:rsid w:val="00E878D2"/>
    <w:rsid w:val="00EA6649"/>
    <w:rsid w:val="00F10553"/>
    <w:rsid w:val="049BBAF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A04FCA6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AU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5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1320D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EA664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A6649"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har"/>
    <w:rsid w:val="00E878D2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878D2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E878D2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878D2"/>
    <w:rPr>
      <w:rFonts w:ascii="Calibri" w:hAnsi="Calibri"/>
      <w:noProof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AU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5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1320D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EA664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A6649"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har"/>
    <w:rsid w:val="00E878D2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878D2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E878D2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878D2"/>
    <w:rPr>
      <w:rFonts w:ascii="Calibri" w:hAnsi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image" Target="media/image2.jpeg"/><Relationship Id="rId5" Type="http://schemas.openxmlformats.org/officeDocument/2006/relationships/image" Target="media/image1.jpe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</TotalTime>
  <Pages>3</Pages>
  <Words>954</Words>
  <Characters>5444</Characters>
  <Application>Microsoft Office Word</Application>
  <DocSecurity>0</DocSecurity>
  <Lines>45</Lines>
  <Paragraphs>12</Paragraphs>
  <ScaleCrop>false</ScaleCrop>
  <Company>IT Resources</Company>
  <LinksUpToDate>false</LinksUpToDate>
  <CharactersWithSpaces>638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eslie Watson</dc:creator>
  <cp:lastModifiedBy>Leslie Watson</cp:lastModifiedBy>
  <cp:revision>12</cp:revision>
  <dcterms:created xsi:type="dcterms:W3CDTF">2019-07-06T01:49:00Z</dcterms:created>
  <dcterms:modified xsi:type="dcterms:W3CDTF">2019-09-12T07:45:00Z</dcterms:modified>
</cp:coreProperties>
</file>